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5693F" w:rsidRPr="00567CC7" w:rsidRDefault="00B5693F" w:rsidP="00B5693F">
      <w:pPr>
        <w:jc w:val="center"/>
        <w:rPr>
          <w:b/>
          <w:bCs/>
        </w:rPr>
      </w:pPr>
      <w:r w:rsidRPr="00567CC7">
        <w:rPr>
          <w:b/>
          <w:bCs/>
        </w:rPr>
        <w:t>Integrative Genomic Analysis Identifies the Soluble Receptor for Advanced Glycation End Products as Putatively Causal for Rheumatoid Arthritis</w:t>
      </w:r>
    </w:p>
    <w:p w:rsidR="00B5693F" w:rsidRPr="00B5693F" w:rsidRDefault="00B5693F"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rPr>
      </w:pPr>
    </w:p>
    <w:p w:rsidR="001D43E5" w:rsidRPr="00B5693F" w:rsidRDefault="001D43E5" w:rsidP="00B5693F">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center"/>
        <w:rPr>
          <w:b/>
        </w:rPr>
      </w:pPr>
      <w:r w:rsidRPr="00B5693F">
        <w:rPr>
          <w:b/>
        </w:rPr>
        <w:t>Supplementary Figures and Tables</w:t>
      </w:r>
    </w:p>
    <w:p w:rsidR="001D43E5" w:rsidRDefault="001D43E5"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rPr>
      </w:pPr>
    </w:p>
    <w:p w:rsidR="00B5693F" w:rsidRDefault="00B5693F"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rPr>
      </w:pPr>
    </w:p>
    <w:p w:rsidR="00E74DF5" w:rsidRPr="00E74DF5" w:rsidRDefault="00E74DF5" w:rsidP="00E74DF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r w:rsidRPr="00E74DF5">
        <w:t>Figure S1. Mendelian Randomization Overview</w:t>
      </w:r>
    </w:p>
    <w:p w:rsidR="00E74DF5" w:rsidRPr="00E74DF5" w:rsidRDefault="00E74DF5" w:rsidP="00E74DF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r w:rsidRPr="00E74DF5">
        <w:t xml:space="preserve">Table S1. Protein Quantitative Trait Locus Variants that Coincide with Genetic Variants for Rheumatoid Arthritis </w:t>
      </w:r>
    </w:p>
    <w:p w:rsidR="00E74DF5" w:rsidRPr="00E74DF5" w:rsidRDefault="00E74DF5" w:rsidP="00E74DF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r w:rsidRPr="00E74DF5">
        <w:t>Table S2. Mendelian Randomization Results for 34 Proteins in Relation to Rheumatoid Arthritis</w:t>
      </w:r>
    </w:p>
    <w:p w:rsidR="00E74DF5" w:rsidRPr="00E74DF5" w:rsidRDefault="00E74DF5" w:rsidP="00E74DF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r w:rsidRPr="00E74DF5">
        <w:t>Table S3. sRAGE Levels in Framingham Heart Study Participants</w:t>
      </w:r>
    </w:p>
    <w:p w:rsidR="00E74DF5" w:rsidRPr="00E74DF5" w:rsidRDefault="00E74DF5" w:rsidP="00E74DF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r w:rsidRPr="00E74DF5">
        <w:t xml:space="preserve">Figure S2. Sensitivity Analysis of sRAGE in Relation to Rheumatoid Arthritis </w:t>
      </w:r>
    </w:p>
    <w:p w:rsidR="00E74DF5" w:rsidRPr="00E74DF5" w:rsidRDefault="00E74DF5" w:rsidP="00E74DF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r w:rsidRPr="00E74DF5">
        <w:t>Figure S3. Sensitivity Analysis of sRAGE in Relation to Rheumatoid Factor Levels</w:t>
      </w:r>
    </w:p>
    <w:p w:rsidR="00E74DF5" w:rsidRPr="00567CC7" w:rsidRDefault="00E74DF5" w:rsidP="00E74DF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bCs/>
        </w:rPr>
      </w:pPr>
    </w:p>
    <w:p w:rsidR="00B5693F" w:rsidRDefault="00B5693F"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rPr>
      </w:pPr>
    </w:p>
    <w:p w:rsidR="00B5693F" w:rsidRPr="00567CC7" w:rsidRDefault="00B5693F"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bCs/>
        </w:rPr>
      </w:pPr>
    </w:p>
    <w:p w:rsidR="00E74DF5" w:rsidRDefault="00E74DF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u w:color="000000"/>
        </w:rPr>
      </w:pPr>
      <w:r>
        <w:rPr>
          <w:u w:color="000000"/>
        </w:rPr>
        <w:br w:type="page"/>
      </w:r>
    </w:p>
    <w:p w:rsidR="001D43E5" w:rsidRPr="00567CC7" w:rsidRDefault="001D43E5"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center"/>
        <w:rPr>
          <w:u w:color="000000"/>
        </w:rPr>
      </w:pPr>
      <w:r w:rsidRPr="00567CC7">
        <w:rPr>
          <w:noProof/>
        </w:rPr>
        <w:lastRenderedPageBreak/>
        <w:drawing>
          <wp:inline distT="0" distB="0" distL="0" distR="0" wp14:anchorId="03EBED4D" wp14:editId="0CFB63B7">
            <wp:extent cx="4800600" cy="235157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815439" cy="2358845"/>
                    </a:xfrm>
                    <a:prstGeom prst="rect">
                      <a:avLst/>
                    </a:prstGeom>
                    <a:noFill/>
                    <a:ln>
                      <a:noFill/>
                    </a:ln>
                  </pic:spPr>
                </pic:pic>
              </a:graphicData>
            </a:graphic>
          </wp:inline>
        </w:drawing>
      </w:r>
    </w:p>
    <w:p w:rsidR="00B5693F" w:rsidRPr="00567CC7" w:rsidRDefault="00B5693F" w:rsidP="00B5693F">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bCs/>
        </w:rPr>
      </w:pPr>
      <w:r w:rsidRPr="00567CC7">
        <w:rPr>
          <w:b/>
          <w:bCs/>
        </w:rPr>
        <w:t>Figure S1. Mendelian Randomization Overview</w:t>
      </w:r>
    </w:p>
    <w:p w:rsidR="001D43E5" w:rsidRPr="00567CC7" w:rsidRDefault="001D43E5" w:rsidP="00B5693F">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u w:color="000000"/>
        </w:rPr>
      </w:pPr>
      <w:r w:rsidRPr="00567CC7">
        <w:rPr>
          <w:u w:color="000000"/>
        </w:rPr>
        <w:t>Overview of Mendelian randomization, which can be used to infer causal relationship between an exposure (e.g. protein level) and an outcome (e.g. RA and RF). MR assumes that instrumental variables (IVs) are associated with the exposure, influences the outcome via the exposure only, and are not associated with confounders</w:t>
      </w:r>
      <w:r w:rsidRPr="00567CC7">
        <w:rPr>
          <w:u w:color="000000"/>
        </w:rPr>
        <w:fldChar w:fldCharType="begin"/>
      </w:r>
      <w:r w:rsidRPr="00567CC7">
        <w:rPr>
          <w:u w:color="000000"/>
        </w:rPr>
        <w:instrText xml:space="preserve"> ADDIN EN.CITE &lt;EndNote&gt;&lt;Cite&gt;&lt;Author&gt;Hemani&lt;/Author&gt;&lt;Year&gt;2018&lt;/Year&gt;&lt;RecNum&gt;9&lt;/RecNum&gt;&lt;DisplayText&gt;[10]&lt;/DisplayText&gt;&lt;record&gt;&lt;rec-number&gt;9&lt;/rec-number&gt;&lt;foreign-keys&gt;&lt;key app="EN" db-id="5t2tfessrxzzzfe25zsx5208deavaa0v5t9w" timestamp="1589230139"&gt;9&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gt;Tan, Vanessa Y.&lt;/author&gt;&lt;author&gt;Yarmolinsky, James&lt;/author&gt;&lt;author&gt;Shihab, Hashem A.&lt;/author&gt;&lt;author&gt;Timpson, Nicholas J.&lt;/author&gt;&lt;author&gt;Evans, David M.&lt;/author&gt;&lt;author&gt;Relton, Caroline&lt;/author&gt;&lt;author&gt;Martin, Richard M.&lt;/author&gt;&lt;author&gt;Davey Smith, George&lt;/author&gt;&lt;author&gt;Gaunt, Tom R.&lt;/author&gt;&lt;author&gt;Haycock, Philip C.&lt;/author&gt;&lt;/authors&gt;&lt;secondary-authors&gt;&lt;author&gt;Loos, Ruth&lt;/author&gt;&lt;/secondary-authors&gt;&lt;/contributors&gt;&lt;titles&gt;&lt;title&gt;The MR-Base platform supports systematic causal inference across the human phenome&lt;/title&gt;&lt;secondary-title&gt;eLife&lt;/secondary-title&gt;&lt;/titles&gt;&lt;pages&gt;e34408&lt;/pages&gt;&lt;volume&gt;7&lt;/volume&gt;&lt;keywords&gt;&lt;keyword&gt;causal inference&lt;/keyword&gt;&lt;keyword&gt;Mendelian randomization&lt;/keyword&gt;&lt;keyword&gt;GWAS&lt;/keyword&gt;&lt;/keywords&gt;&lt;dates&gt;&lt;year&gt;2018&lt;/year&gt;&lt;pub-dates&gt;&lt;date&gt;2018/05/30&lt;/date&gt;&lt;/pub-dates&gt;&lt;/dates&gt;&lt;publisher&gt;eLife Sciences Publications, Ltd&lt;/publisher&gt;&lt;isbn&gt;2050-084X&lt;/isbn&gt;&lt;urls&gt;&lt;related-urls&gt;&lt;url&gt;https://doi.org/10.7554/eLife.34408&lt;/url&gt;&lt;/related-urls&gt;&lt;/urls&gt;&lt;custom1&gt;eLife 2018;7:e34408&lt;/custom1&gt;&lt;electronic-resource-num&gt;10.7554/eLife.34408&lt;/electronic-resource-num&gt;&lt;/record&gt;&lt;/Cite&gt;&lt;/EndNote&gt;</w:instrText>
      </w:r>
      <w:r w:rsidRPr="00567CC7">
        <w:rPr>
          <w:u w:color="000000"/>
        </w:rPr>
        <w:fldChar w:fldCharType="separate"/>
      </w:r>
      <w:r w:rsidRPr="00567CC7">
        <w:rPr>
          <w:noProof/>
          <w:u w:color="000000"/>
        </w:rPr>
        <w:t>[10]</w:t>
      </w:r>
      <w:r w:rsidRPr="00567CC7">
        <w:rPr>
          <w:u w:color="000000"/>
        </w:rPr>
        <w:fldChar w:fldCharType="end"/>
      </w:r>
      <w:r w:rsidRPr="00567CC7">
        <w:rPr>
          <w:u w:color="000000"/>
        </w:rPr>
        <w:t>.</w:t>
      </w:r>
    </w:p>
    <w:p w:rsidR="001D43E5" w:rsidRPr="00567CC7" w:rsidRDefault="001D43E5" w:rsidP="00B5693F">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u w:color="000000"/>
        </w:rPr>
      </w:pPr>
      <w:r w:rsidRPr="00567CC7">
        <w:rPr>
          <w:u w:color="000000"/>
        </w:rPr>
        <w:br w:type="page"/>
      </w:r>
    </w:p>
    <w:p w:rsidR="001D43E5" w:rsidRPr="00567CC7" w:rsidRDefault="001D43E5"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bCs/>
        </w:rPr>
      </w:pPr>
      <w:r w:rsidRPr="00567CC7">
        <w:rPr>
          <w:b/>
          <w:bCs/>
        </w:rPr>
        <w:lastRenderedPageBreak/>
        <w:t xml:space="preserve">Table S1. Protein Quantitative Trait Locus Variants that Coincide with Genetic Variants for Rheumatoid Arthritis </w:t>
      </w:r>
    </w:p>
    <w:p w:rsidR="001D43E5" w:rsidRPr="00567CC7" w:rsidRDefault="001D43E5" w:rsidP="001D43E5">
      <w:pPr>
        <w:pStyle w:val="CommentText"/>
      </w:pPr>
      <w:r w:rsidRPr="00567CC7">
        <w:t xml:space="preserve"> </w:t>
      </w:r>
      <w:r w:rsidRPr="00567CC7">
        <w:rPr>
          <w:noProof/>
        </w:rPr>
        <w:drawing>
          <wp:inline distT="0" distB="0" distL="0" distR="0" wp14:anchorId="232D1490" wp14:editId="137A8AD1">
            <wp:extent cx="5943600" cy="18148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1814830"/>
                    </a:xfrm>
                    <a:prstGeom prst="rect">
                      <a:avLst/>
                    </a:prstGeom>
                    <a:noFill/>
                    <a:ln>
                      <a:noFill/>
                    </a:ln>
                  </pic:spPr>
                </pic:pic>
              </a:graphicData>
            </a:graphic>
          </wp:inline>
        </w:drawing>
      </w:r>
    </w:p>
    <w:p w:rsidR="001D43E5" w:rsidRPr="00567CC7" w:rsidRDefault="001D43E5" w:rsidP="001D43E5">
      <w:pPr>
        <w:pStyle w:val="CommentText"/>
      </w:pPr>
    </w:p>
    <w:p w:rsidR="001D43E5" w:rsidRPr="00567CC7" w:rsidRDefault="001D43E5" w:rsidP="001D43E5">
      <w:pPr>
        <w:pStyle w:val="CommentText"/>
      </w:pPr>
      <w:r w:rsidRPr="00567CC7">
        <w:t>*Based on GWAS of protein level in 6,861 FHS participants</w:t>
      </w:r>
      <w:r w:rsidRPr="00567CC7">
        <w:fldChar w:fldCharType="begin"/>
      </w:r>
      <w:r w:rsidRPr="00567CC7">
        <w:instrText xml:space="preserve"> ADDIN EN.CITE &lt;EndNote&gt;&lt;Cite&gt;&lt;Author&gt;Yao&lt;/Author&gt;&lt;Year&gt;2018&lt;/Year&gt;&lt;RecNum&gt;475&lt;/RecNum&gt;&lt;DisplayText&gt;[6]&lt;/DisplayText&gt;&lt;record&gt;&lt;rec-number&gt;475&lt;/rec-number&gt;&lt;foreign-keys&gt;&lt;key app="EN" db-id="5efd0dtr2rfetje5r2b59v5x9xrzxfspvdvz" timestamp="1534336742"&gt;475&lt;/key&gt;&lt;/foreign-keys&gt;&lt;ref-type name="Journal Article"&gt;17&lt;/ref-type&gt;&lt;contributors&gt;&lt;authors&gt;&lt;author&gt;Yao, Chen&lt;/author&gt;&lt;author&gt;Chen, George&lt;/author&gt;&lt;author&gt;Song, Ci&lt;/author&gt;&lt;author&gt;Keefe, Joshua&lt;/author&gt;&lt;author&gt;Mendelson, Michael&lt;/author&gt;&lt;author&gt;Huan, Tianxiao&lt;/author&gt;&lt;author&gt;Sun, Benjamin B.&lt;/author&gt;&lt;author&gt;Laser, Annika&lt;/author&gt;&lt;author&gt;Maranville, Joseph C.&lt;/author&gt;&lt;author&gt;Wu, Hongsheng&lt;/author&gt;&lt;author&gt;Ho, Jennifer E.&lt;/author&gt;&lt;author&gt;Courchesne, Paul&lt;/author&gt;&lt;author&gt;Lyass, Asya&lt;/author&gt;&lt;author&gt;Larson, Martin G.&lt;/author&gt;&lt;author&gt;Gieger, Christian&lt;/author&gt;&lt;author&gt;Graumann, Johannes&lt;/author&gt;&lt;author&gt;Johnson, Andrew D.&lt;/author&gt;&lt;author&gt;Danesh, John&lt;/author&gt;&lt;author&gt;Runz, Heiko&lt;/author&gt;&lt;author&gt;Hwang, Shih-Jen&lt;/author&gt;&lt;author&gt;Liu, Chunyu&lt;/author&gt;&lt;author&gt;Butterworth, Adam S.&lt;/author&gt;&lt;author&gt;Suhre, Karsten&lt;/author&gt;&lt;author&gt;Levy, Daniel&lt;/author&gt;&lt;/authors&gt;&lt;/contributors&gt;&lt;titles&gt;&lt;title&gt;Genome‐wide mapping of plasma protein QTLs identifies putatively causal genes and pathways for cardiovascular disease&lt;/title&gt;&lt;secondary-title&gt;Nature Communications&lt;/secondary-title&gt;&lt;/titles&gt;&lt;periodical&gt;&lt;full-title&gt;Nature Communications&lt;/full-title&gt;&lt;/periodical&gt;&lt;pages&gt;3268&lt;/pages&gt;&lt;volume&gt;9&lt;/volume&gt;&lt;number&gt;1&lt;/number&gt;&lt;dates&gt;&lt;year&gt;2018&lt;/year&gt;&lt;pub-dates&gt;&lt;date&gt;2018/08/15&lt;/date&gt;&lt;/pub-dates&gt;&lt;/dates&gt;&lt;isbn&gt;2041-1723&lt;/isbn&gt;&lt;urls&gt;&lt;related-urls&gt;&lt;url&gt;https://doi.org/10.1038/s41467-018-05512-x&lt;/url&gt;&lt;/related-urls&gt;&lt;/urls&gt;&lt;electronic-resource-num&gt;10.1038/s41467-018-05512-x&lt;/electronic-resource-num&gt;&lt;/record&gt;&lt;/Cite&gt;&lt;/EndNote&gt;</w:instrText>
      </w:r>
      <w:r w:rsidRPr="00567CC7">
        <w:fldChar w:fldCharType="separate"/>
      </w:r>
      <w:r w:rsidRPr="00567CC7">
        <w:rPr>
          <w:noProof/>
        </w:rPr>
        <w:t>[6]</w:t>
      </w:r>
      <w:r w:rsidRPr="00567CC7">
        <w:fldChar w:fldCharType="end"/>
      </w:r>
      <w:r w:rsidRPr="00567CC7">
        <w:t xml:space="preserve"> </w:t>
      </w:r>
    </w:p>
    <w:p w:rsidR="001D43E5" w:rsidRPr="00567CC7" w:rsidRDefault="001D43E5"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sz w:val="20"/>
          <w:szCs w:val="20"/>
        </w:rPr>
      </w:pPr>
      <w:r w:rsidRPr="00567CC7">
        <w:rPr>
          <w:sz w:val="20"/>
          <w:szCs w:val="20"/>
        </w:rPr>
        <w:t>**Based on GWAS of RA from the MRC IEU</w:t>
      </w:r>
      <w:r w:rsidRPr="00567CC7">
        <w:rPr>
          <w:sz w:val="20"/>
          <w:szCs w:val="20"/>
        </w:rPr>
        <w:fldChar w:fldCharType="begin">
          <w:fldData xml:space="preserve">PEVuZE5vdGU+PENpdGU+PEF1dGhvcj5Pa2FkYTwvQXV0aG9yPjxZZWFyPjIwMTQ8L1llYXI+PFJl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</w:fldData>
        </w:fldChar>
      </w:r>
      <w:r w:rsidRPr="00567CC7">
        <w:rPr>
          <w:sz w:val="20"/>
          <w:szCs w:val="20"/>
        </w:rPr>
        <w:instrText xml:space="preserve"> ADDIN EN.CITE </w:instrText>
      </w:r>
      <w:r w:rsidRPr="00567CC7">
        <w:rPr>
          <w:sz w:val="20"/>
          <w:szCs w:val="20"/>
        </w:rPr>
        <w:fldChar w:fldCharType="begin">
          <w:fldData xml:space="preserve">PEVuZE5vdGU+PENpdGU+PEF1dGhvcj5Pa2FkYTwvQXV0aG9yPjxZZWFyPjIwMTQ8L1llYXI+PFJl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</w:fldData>
        </w:fldChar>
      </w:r>
      <w:r w:rsidRPr="00567CC7">
        <w:rPr>
          <w:sz w:val="20"/>
          <w:szCs w:val="20"/>
        </w:rPr>
        <w:instrText xml:space="preserve"> ADDIN EN.CITE.DATA </w:instrText>
      </w:r>
      <w:r w:rsidRPr="00567CC7">
        <w:rPr>
          <w:sz w:val="20"/>
          <w:szCs w:val="20"/>
        </w:rPr>
      </w:r>
      <w:r w:rsidRPr="00567CC7">
        <w:rPr>
          <w:sz w:val="20"/>
          <w:szCs w:val="20"/>
        </w:rPr>
        <w:fldChar w:fldCharType="end"/>
      </w:r>
      <w:r w:rsidRPr="00567CC7">
        <w:rPr>
          <w:sz w:val="20"/>
          <w:szCs w:val="20"/>
        </w:rPr>
      </w:r>
      <w:r w:rsidRPr="00567CC7">
        <w:rPr>
          <w:sz w:val="20"/>
          <w:szCs w:val="20"/>
        </w:rPr>
        <w:fldChar w:fldCharType="separate"/>
      </w:r>
      <w:r w:rsidRPr="00567CC7">
        <w:rPr>
          <w:noProof/>
          <w:sz w:val="20"/>
          <w:szCs w:val="20"/>
        </w:rPr>
        <w:t>[7, 10]</w:t>
      </w:r>
      <w:r w:rsidRPr="00567CC7">
        <w:rPr>
          <w:sz w:val="20"/>
          <w:szCs w:val="20"/>
        </w:rPr>
        <w:fldChar w:fldCharType="end"/>
      </w:r>
    </w:p>
    <w:p w:rsidR="001D43E5" w:rsidRPr="00567CC7" w:rsidRDefault="001D43E5"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sz w:val="32"/>
          <w:szCs w:val="32"/>
        </w:rPr>
      </w:pPr>
      <w:r w:rsidRPr="00567CC7">
        <w:t xml:space="preserve">Only Bonferroni significant </w:t>
      </w:r>
      <w:r w:rsidRPr="00567CC7">
        <w:rPr>
          <w:i/>
          <w:iCs/>
        </w:rPr>
        <w:t>cis</w:t>
      </w:r>
      <w:r w:rsidRPr="00567CC7">
        <w:t xml:space="preserve">-pQTLs (P &lt; 1.25E-07) and </w:t>
      </w:r>
      <w:r w:rsidRPr="00567CC7">
        <w:rPr>
          <w:i/>
          <w:iCs/>
        </w:rPr>
        <w:t>trans</w:t>
      </w:r>
      <w:r w:rsidRPr="00567CC7">
        <w:t xml:space="preserve">-pQTLs (P &lt; 7.04E-10) were considered for overlap analysis, in conjunction with genome-wide significant variants (P &lt; 5.13E-09; 0.05/9,739,304) from RA GWAS (P&lt; 3.69E-09; 0.05/13,538,539). Beta for the pQTL GWAS is in terms of protein level differences (pg/mL) per risk allele, and OR for the RA GWAS is the odds ratio per risk allele. </w:t>
      </w:r>
    </w:p>
    <w:p w:rsidR="001D43E5" w:rsidRPr="00567CC7" w:rsidRDefault="001D43E5"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r w:rsidRPr="00567CC7">
        <w:br w:type="page"/>
      </w:r>
    </w:p>
    <w:p w:rsidR="001D43E5" w:rsidRPr="00567CC7" w:rsidRDefault="001D43E5"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Cs/>
        </w:rPr>
      </w:pPr>
      <w:r w:rsidRPr="00567CC7">
        <w:rPr>
          <w:b/>
        </w:rPr>
        <w:lastRenderedPageBreak/>
        <w:t>Table S2. Mendelian Randomization Results for 34 Proteins in Relation to Rheumatoid Arthritis</w:t>
      </w:r>
    </w:p>
    <w:tbl>
      <w:tblPr>
        <w:tblStyle w:val="PlainTable2"/>
        <w:tblW w:w="6750" w:type="dxa"/>
        <w:jc w:val="center"/>
        <w:tblLayout w:type="fixed"/>
        <w:tblLook w:val="04A0" w:firstRow="1" w:lastRow="0" w:firstColumn="1" w:lastColumn="0" w:noHBand="0" w:noVBand="1"/>
      </w:tblPr>
      <w:tblGrid>
        <w:gridCol w:w="1530"/>
        <w:gridCol w:w="720"/>
        <w:gridCol w:w="990"/>
        <w:gridCol w:w="1890"/>
        <w:gridCol w:w="1620"/>
      </w:tblGrid>
      <w:tr w:rsidR="001D43E5" w:rsidRPr="00567CC7" w:rsidTr="009C3994">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dr w:val="none" w:sz="0" w:space="0" w:color="auto"/>
                <w:lang w:eastAsia="ko-KR"/>
              </w:rPr>
            </w:pPr>
            <w:r w:rsidRPr="00567CC7">
              <w:rPr>
                <w:rFonts w:eastAsia="Times New Roman"/>
                <w:bdr w:val="none" w:sz="0" w:space="0" w:color="auto"/>
                <w:lang w:eastAsia="ko-KR"/>
              </w:rPr>
              <w:t>Protein</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100000000000" w:firstRow="1"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rPr>
                <w:rFonts w:eastAsia="Times New Roman"/>
                <w:bdr w:val="none" w:sz="0" w:space="0" w:color="auto"/>
                <w:lang w:eastAsia="ko-KR"/>
              </w:rPr>
              <w:t>n</w:t>
            </w:r>
            <w:r w:rsidRPr="00567CC7">
              <w:rPr>
                <w:rFonts w:eastAsia="Times New Roman"/>
                <w:bdr w:val="none" w:sz="0" w:space="0" w:color="auto"/>
                <w:vertAlign w:val="subscript"/>
                <w:lang w:eastAsia="ko-KR"/>
              </w:rPr>
              <w:t>snp</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100000000000" w:firstRow="1"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rPr>
                <w:rFonts w:eastAsia="Times New Roman"/>
                <w:bdr w:val="none" w:sz="0" w:space="0" w:color="auto"/>
                <w:lang w:eastAsia="ko-KR"/>
              </w:rPr>
              <w:t>OR</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100000000000" w:firstRow="1"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rPr>
                <w:rFonts w:eastAsia="Times New Roman"/>
                <w:bdr w:val="none" w:sz="0" w:space="0" w:color="auto"/>
                <w:lang w:eastAsia="ko-KR"/>
              </w:rPr>
              <w:t>95% CI</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100000000000" w:firstRow="1"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rPr>
                <w:rFonts w:eastAsia="Times New Roman"/>
                <w:bdr w:val="none" w:sz="0" w:space="0" w:color="auto"/>
                <w:lang w:eastAsia="ko-KR"/>
              </w:rPr>
              <w:t>P Value</w:t>
            </w:r>
          </w:p>
        </w:tc>
      </w:tr>
      <w:tr w:rsidR="001D43E5" w:rsidRPr="00567CC7" w:rsidTr="009C3994">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sRAGE</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2</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482</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374-0.622</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1.85E-08*</w:t>
            </w:r>
          </w:p>
        </w:tc>
      </w:tr>
      <w:tr w:rsidR="001D43E5" w:rsidRPr="00567CC7" w:rsidTr="009C3994">
        <w:trPr>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sICAM1</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1.200</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1.030-1.398</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0.02</w:t>
            </w:r>
          </w:p>
        </w:tc>
      </w:tr>
      <w:tr w:rsidR="001D43E5" w:rsidRPr="00567CC7" w:rsidTr="009C3994">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NTproBNP</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1.122</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980-1.284</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0.096</w:t>
            </w:r>
          </w:p>
        </w:tc>
      </w:tr>
      <w:tr w:rsidR="001D43E5" w:rsidRPr="00567CC7" w:rsidTr="009C3994">
        <w:trPr>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MMP9</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1.124</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970-1.302</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0.119</w:t>
            </w:r>
          </w:p>
        </w:tc>
      </w:tr>
      <w:tr w:rsidR="001D43E5" w:rsidRPr="00567CC7" w:rsidTr="009C3994">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LPA</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10</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968</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925-1.012</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0.154</w:t>
            </w:r>
          </w:p>
        </w:tc>
      </w:tr>
      <w:tr w:rsidR="001D43E5" w:rsidRPr="00567CC7" w:rsidTr="009C3994">
        <w:trPr>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EFEMP1</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2</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914</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803-1.040</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0.17</w:t>
            </w:r>
          </w:p>
        </w:tc>
      </w:tr>
      <w:tr w:rsidR="001D43E5" w:rsidRPr="00567CC7" w:rsidTr="009C3994">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GMP140</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3</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1.049</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968-1.137</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0.242</w:t>
            </w:r>
          </w:p>
        </w:tc>
      </w:tr>
      <w:tr w:rsidR="001D43E5" w:rsidRPr="00567CC7" w:rsidTr="009C3994">
        <w:trPr>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CD40L</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1.254</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854-1.841</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0.249</w:t>
            </w:r>
          </w:p>
        </w:tc>
      </w:tr>
      <w:tr w:rsidR="001D43E5" w:rsidRPr="00567CC7" w:rsidTr="009C3994">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MMP8</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862</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666-1.117</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0.262</w:t>
            </w:r>
          </w:p>
        </w:tc>
      </w:tr>
      <w:tr w:rsidR="001D43E5" w:rsidRPr="00567CC7" w:rsidTr="009C3994">
        <w:trPr>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ADM</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2</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909</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759-1.089</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0.299</w:t>
            </w:r>
          </w:p>
        </w:tc>
      </w:tr>
      <w:tr w:rsidR="001D43E5" w:rsidRPr="00567CC7" w:rsidTr="009C3994">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BCHE</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959</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881-1.043</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0.323</w:t>
            </w:r>
          </w:p>
        </w:tc>
      </w:tr>
      <w:tr w:rsidR="001D43E5" w:rsidRPr="00567CC7" w:rsidTr="009C3994">
        <w:trPr>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CLEC3B</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911</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758-1.096</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0.323</w:t>
            </w:r>
          </w:p>
        </w:tc>
      </w:tr>
      <w:tr w:rsidR="001D43E5" w:rsidRPr="00567CC7" w:rsidTr="009C3994">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GDF15</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1.040</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961-1.125</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0.332</w:t>
            </w:r>
          </w:p>
        </w:tc>
      </w:tr>
      <w:tr w:rsidR="001D43E5" w:rsidRPr="00567CC7" w:rsidTr="009C3994">
        <w:trPr>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DPP4</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1.102</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826-1.470</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0.512</w:t>
            </w:r>
          </w:p>
        </w:tc>
      </w:tr>
      <w:tr w:rsidR="001D43E5" w:rsidRPr="00567CC7" w:rsidTr="009C3994">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COL18A1</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942</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788-1.126</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0.512</w:t>
            </w:r>
          </w:p>
        </w:tc>
      </w:tr>
      <w:tr w:rsidR="001D43E5" w:rsidRPr="00567CC7" w:rsidTr="009C3994">
        <w:trPr>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CRP</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935</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766-1.142</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0.512</w:t>
            </w:r>
          </w:p>
        </w:tc>
      </w:tr>
      <w:tr w:rsidR="001D43E5" w:rsidRPr="00567CC7" w:rsidTr="009C3994">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MCAM</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1.073</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870-1.323</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0.516</w:t>
            </w:r>
          </w:p>
        </w:tc>
      </w:tr>
      <w:tr w:rsidR="001D43E5" w:rsidRPr="00567CC7" w:rsidTr="009C3994">
        <w:trPr>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CD5L</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966</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869-1.073</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0.516</w:t>
            </w:r>
          </w:p>
        </w:tc>
      </w:tr>
      <w:tr w:rsidR="001D43E5" w:rsidRPr="00567CC7" w:rsidTr="009C3994">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FGG</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1.061</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886-1.270</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0.516</w:t>
            </w:r>
          </w:p>
        </w:tc>
      </w:tr>
      <w:tr w:rsidR="001D43E5" w:rsidRPr="00567CC7" w:rsidTr="009C3994">
        <w:trPr>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GP5</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1.060</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866-1.297</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0.572</w:t>
            </w:r>
          </w:p>
        </w:tc>
      </w:tr>
      <w:tr w:rsidR="001D43E5" w:rsidRPr="00567CC7" w:rsidTr="009C3994">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Cystatin C</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1.025</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939-1.120</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0.576</w:t>
            </w:r>
          </w:p>
        </w:tc>
      </w:tr>
      <w:tr w:rsidR="001D43E5" w:rsidRPr="00567CC7" w:rsidTr="009C3994">
        <w:trPr>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UCMGP</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1.039</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909-1.187</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0.579</w:t>
            </w:r>
          </w:p>
        </w:tc>
      </w:tr>
      <w:tr w:rsidR="001D43E5" w:rsidRPr="00567CC7" w:rsidTr="009C3994">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Resistin</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945</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752-1.186</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0.623</w:t>
            </w:r>
          </w:p>
        </w:tc>
      </w:tr>
      <w:tr w:rsidR="001D43E5" w:rsidRPr="00567CC7" w:rsidTr="009C3994">
        <w:trPr>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KLKB1</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2</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1.028</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905-1.168</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0.668</w:t>
            </w:r>
          </w:p>
        </w:tc>
      </w:tr>
      <w:tr w:rsidR="001D43E5" w:rsidRPr="00567CC7" w:rsidTr="009C3994">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MPO</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2</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1.024</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895-1.173</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0.732</w:t>
            </w:r>
          </w:p>
        </w:tc>
      </w:tr>
      <w:tr w:rsidR="001D43E5" w:rsidRPr="00567CC7" w:rsidTr="009C3994">
        <w:trPr>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CXCL16</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2</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970</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801-1.176</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0.758</w:t>
            </w:r>
          </w:p>
        </w:tc>
      </w:tr>
      <w:tr w:rsidR="001D43E5" w:rsidRPr="00567CC7" w:rsidTr="009C3994">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A1M</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1.035</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761-1.407</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0.827</w:t>
            </w:r>
          </w:p>
        </w:tc>
      </w:tr>
      <w:tr w:rsidR="001D43E5" w:rsidRPr="00567CC7" w:rsidTr="009C3994">
        <w:trPr>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AGP1</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971</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750-1.258</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0.827</w:t>
            </w:r>
          </w:p>
        </w:tc>
      </w:tr>
      <w:tr w:rsidR="001D43E5" w:rsidRPr="00567CC7" w:rsidTr="009C3994">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SERPINA10</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4</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1.007</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911-1.113</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0.896</w:t>
            </w:r>
          </w:p>
        </w:tc>
      </w:tr>
      <w:tr w:rsidR="001D43E5" w:rsidRPr="00567CC7" w:rsidTr="009C3994">
        <w:trPr>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REG1A</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2</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1.007</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880-1.153</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0.924</w:t>
            </w:r>
          </w:p>
        </w:tc>
      </w:tr>
      <w:tr w:rsidR="001D43E5" w:rsidRPr="00567CC7" w:rsidTr="009C3994">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C2</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2</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948</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114-7.891</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0.961</w:t>
            </w:r>
          </w:p>
        </w:tc>
      </w:tr>
      <w:tr w:rsidR="001D43E5" w:rsidRPr="00567CC7" w:rsidTr="009C3994">
        <w:trPr>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sGP130</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1.000</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835-1.198</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1</w:t>
            </w:r>
          </w:p>
        </w:tc>
      </w:tr>
      <w:tr w:rsidR="001D43E5" w:rsidRPr="00567CC7" w:rsidTr="009C3994">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CNTN1</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1.000</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pPr>
            <w:r w:rsidRPr="00567CC7">
              <w:t>0.865-1.156</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bdr w:val="none" w:sz="0" w:space="0" w:color="auto"/>
                <w:lang w:eastAsia="ko-KR"/>
              </w:rPr>
            </w:pPr>
            <w:r w:rsidRPr="00567CC7">
              <w:t>1</w:t>
            </w:r>
          </w:p>
        </w:tc>
      </w:tr>
      <w:tr w:rsidR="001D43E5" w:rsidRPr="00567CC7" w:rsidTr="009C3994">
        <w:trPr>
          <w:trHeight w:val="312"/>
          <w:jc w:val="center"/>
        </w:trPr>
        <w:tc>
          <w:tcPr>
            <w:cnfStyle w:val="001000000000" w:firstRow="0" w:lastRow="0" w:firstColumn="1" w:lastColumn="0" w:oddVBand="0" w:evenVBand="0" w:oddHBand="0" w:evenHBand="0" w:firstRowFirstColumn="0" w:firstRowLastColumn="0" w:lastRowFirstColumn="0" w:lastRowLastColumn="0"/>
            <w:tcW w:w="153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val="0"/>
                <w:bCs w:val="0"/>
                <w:bdr w:val="none" w:sz="0" w:space="0" w:color="auto"/>
                <w:lang w:eastAsia="ko-KR"/>
              </w:rPr>
            </w:pPr>
            <w:r w:rsidRPr="00567CC7">
              <w:t>GRN</w:t>
            </w:r>
          </w:p>
        </w:tc>
        <w:tc>
          <w:tcPr>
            <w:tcW w:w="7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1</w:t>
            </w:r>
          </w:p>
        </w:tc>
        <w:tc>
          <w:tcPr>
            <w:tcW w:w="9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1.000</w:t>
            </w:r>
          </w:p>
        </w:tc>
        <w:tc>
          <w:tcPr>
            <w:tcW w:w="1890" w:type="dxa"/>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pPr>
            <w:r w:rsidRPr="00567CC7">
              <w:t>0.874-1.145</w:t>
            </w:r>
          </w:p>
        </w:tc>
        <w:tc>
          <w:tcPr>
            <w:tcW w:w="1620" w:type="dxa"/>
            <w:noWrap/>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bdr w:val="none" w:sz="0" w:space="0" w:color="auto"/>
                <w:lang w:eastAsia="ko-KR"/>
              </w:rPr>
            </w:pPr>
            <w:r w:rsidRPr="00567CC7">
              <w:t>1</w:t>
            </w:r>
          </w:p>
        </w:tc>
      </w:tr>
    </w:tbl>
    <w:p w:rsidR="001D43E5" w:rsidRPr="00567CC7" w:rsidRDefault="001D43E5"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Cs/>
          <w:sz w:val="20"/>
          <w:szCs w:val="18"/>
        </w:rPr>
      </w:pPr>
      <w:r w:rsidRPr="00567CC7">
        <w:rPr>
          <w:sz w:val="20"/>
          <w:szCs w:val="18"/>
        </w:rPr>
        <w:t>* denotes Bonferroni-corrected significance at P&lt;0.00147 (0.05/34).</w:t>
      </w:r>
    </w:p>
    <w:p w:rsidR="001D43E5" w:rsidRPr="00567CC7" w:rsidRDefault="001D43E5"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Cs/>
        </w:rPr>
      </w:pPr>
      <w:r w:rsidRPr="00567CC7">
        <w:rPr>
          <w:bCs/>
        </w:rPr>
        <w:lastRenderedPageBreak/>
        <w:t>MR results for all 34 proteins that were tested in MR analysis in relation to RA. 6 proteins (Ceruloplasmin, HPX, SAA1, CD14, PON1, and NCAM) out of the 40 total proteins with</w:t>
      </w:r>
      <w:r w:rsidR="00934CC9" w:rsidRPr="00934CC9">
        <w:rPr>
          <w:bCs/>
        </w:rPr>
        <w:t xml:space="preserve"> </w:t>
      </w:r>
      <w:r w:rsidR="00934CC9">
        <w:rPr>
          <w:bCs/>
        </w:rPr>
        <w:t>overlapping</w:t>
      </w:r>
      <w:r w:rsidRPr="00567CC7">
        <w:rPr>
          <w:bCs/>
        </w:rPr>
        <w:t xml:space="preserve"> </w:t>
      </w:r>
      <w:r w:rsidRPr="00567CC7">
        <w:rPr>
          <w:bCs/>
          <w:i/>
          <w:iCs/>
        </w:rPr>
        <w:t>cis-</w:t>
      </w:r>
      <w:r w:rsidRPr="00567CC7">
        <w:rPr>
          <w:bCs/>
        </w:rPr>
        <w:t>pQTLs</w:t>
      </w:r>
      <w:r w:rsidR="00934CC9">
        <w:rPr>
          <w:bCs/>
        </w:rPr>
        <w:t xml:space="preserve"> with the outcome GWAS</w:t>
      </w:r>
      <w:r w:rsidRPr="00567CC7">
        <w:rPr>
          <w:bCs/>
        </w:rPr>
        <w:t xml:space="preserve"> were removed by the MR algorithm as the pQTL variants contained ambiguous palindromes or contained null values in the outcome GWAS. sRAGE and sICAM1 were the only significant proteins, with sRAGE passing the Bonferroni-corrected significance threshold for multiple testing (p&lt;0.05/34) and sICAM1 being only nominally significant (p&lt;0.05). </w:t>
      </w:r>
      <w:r w:rsidRPr="00567CC7">
        <w:t>The OR for the MR results is the odds ratio per 1 SD increment in inverse rank-normalized protein levels.</w:t>
      </w:r>
    </w:p>
    <w:p w:rsidR="001D43E5" w:rsidRPr="00567CC7" w:rsidRDefault="001D43E5"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Cs/>
        </w:rPr>
      </w:pPr>
      <w:r w:rsidRPr="00567CC7">
        <w:rPr>
          <w:bCs/>
        </w:rPr>
        <w:br w:type="page"/>
      </w:r>
    </w:p>
    <w:p w:rsidR="001D43E5" w:rsidRPr="00567CC7" w:rsidRDefault="001D43E5"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bCs/>
        </w:rPr>
      </w:pPr>
      <w:r w:rsidRPr="00567CC7">
        <w:rPr>
          <w:b/>
          <w:bCs/>
        </w:rPr>
        <w:lastRenderedPageBreak/>
        <w:t>Table S3. sRAGE Levels in Framingham Heart Study Participants</w:t>
      </w:r>
    </w:p>
    <w:tbl>
      <w:tblPr>
        <w:tblW w:w="8180" w:type="dxa"/>
        <w:tblLook w:val="04A0" w:firstRow="1" w:lastRow="0" w:firstColumn="1" w:lastColumn="0" w:noHBand="0" w:noVBand="1"/>
      </w:tblPr>
      <w:tblGrid>
        <w:gridCol w:w="1256"/>
        <w:gridCol w:w="820"/>
        <w:gridCol w:w="1116"/>
        <w:gridCol w:w="696"/>
        <w:gridCol w:w="1243"/>
        <w:gridCol w:w="696"/>
        <w:gridCol w:w="1003"/>
        <w:gridCol w:w="696"/>
        <w:gridCol w:w="1283"/>
      </w:tblGrid>
      <w:tr w:rsidR="001D43E5" w:rsidRPr="00567CC7" w:rsidTr="009C3994">
        <w:trPr>
          <w:trHeight w:val="324"/>
        </w:trPr>
        <w:tc>
          <w:tcPr>
            <w:tcW w:w="1160" w:type="dxa"/>
            <w:tcBorders>
              <w:top w:val="nil"/>
              <w:left w:val="nil"/>
              <w:bottom w:val="nil"/>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lang w:eastAsia="ko-KR"/>
              </w:rPr>
            </w:pPr>
          </w:p>
        </w:tc>
        <w:tc>
          <w:tcPr>
            <w:tcW w:w="820" w:type="dxa"/>
            <w:tcBorders>
              <w:top w:val="nil"/>
              <w:left w:val="nil"/>
              <w:bottom w:val="nil"/>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lang w:eastAsia="ko-KR"/>
              </w:rPr>
            </w:pPr>
          </w:p>
        </w:tc>
        <w:tc>
          <w:tcPr>
            <w:tcW w:w="6200" w:type="dxa"/>
            <w:gridSpan w:val="7"/>
            <w:tcBorders>
              <w:top w:val="nil"/>
              <w:left w:val="nil"/>
              <w:bottom w:val="double" w:sz="6" w:space="0" w:color="auto"/>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sRAGE Levels (pg/mL)</w:t>
            </w:r>
          </w:p>
        </w:tc>
      </w:tr>
      <w:tr w:rsidR="001D43E5" w:rsidRPr="00567CC7" w:rsidTr="009C3994">
        <w:trPr>
          <w:trHeight w:val="324"/>
        </w:trPr>
        <w:tc>
          <w:tcPr>
            <w:tcW w:w="1160" w:type="dxa"/>
            <w:tcBorders>
              <w:top w:val="nil"/>
              <w:left w:val="nil"/>
              <w:bottom w:val="single" w:sz="4" w:space="0" w:color="auto"/>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
                <w:bCs/>
                <w:bdr w:val="none" w:sz="0" w:space="0" w:color="auto"/>
                <w:lang w:eastAsia="ko-KR"/>
              </w:rPr>
            </w:pPr>
            <w:r w:rsidRPr="00567CC7">
              <w:rPr>
                <w:rFonts w:eastAsia="Times New Roman"/>
                <w:b/>
                <w:bCs/>
                <w:bdr w:val="none" w:sz="0" w:space="0" w:color="auto"/>
                <w:lang w:eastAsia="ko-KR"/>
              </w:rPr>
              <w:t>rs2070600</w:t>
            </w:r>
          </w:p>
        </w:tc>
        <w:tc>
          <w:tcPr>
            <w:tcW w:w="820" w:type="dxa"/>
            <w:tcBorders>
              <w:top w:val="nil"/>
              <w:left w:val="nil"/>
              <w:bottom w:val="single" w:sz="4" w:space="0" w:color="auto"/>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
                <w:bCs/>
                <w:bdr w:val="none" w:sz="0" w:space="0" w:color="auto"/>
                <w:lang w:eastAsia="ko-KR"/>
              </w:rPr>
            </w:pPr>
            <w:r w:rsidRPr="00567CC7">
              <w:rPr>
                <w:rFonts w:eastAsia="Times New Roman"/>
                <w:b/>
                <w:bCs/>
                <w:bdr w:val="none" w:sz="0" w:space="0" w:color="auto"/>
                <w:lang w:eastAsia="ko-KR"/>
              </w:rPr>
              <w:t>N</w:t>
            </w:r>
          </w:p>
        </w:tc>
        <w:tc>
          <w:tcPr>
            <w:tcW w:w="1099" w:type="dxa"/>
            <w:tcBorders>
              <w:top w:val="nil"/>
              <w:left w:val="nil"/>
              <w:bottom w:val="single" w:sz="4" w:space="0" w:color="auto"/>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
                <w:bCs/>
                <w:bdr w:val="none" w:sz="0" w:space="0" w:color="auto"/>
                <w:lang w:eastAsia="ko-KR"/>
              </w:rPr>
            </w:pPr>
            <w:r w:rsidRPr="00567CC7">
              <w:rPr>
                <w:rFonts w:eastAsia="Times New Roman"/>
                <w:b/>
                <w:bCs/>
                <w:bdr w:val="none" w:sz="0" w:space="0" w:color="auto"/>
                <w:lang w:eastAsia="ko-KR"/>
              </w:rPr>
              <w:t>Mean</w:t>
            </w:r>
          </w:p>
        </w:tc>
        <w:tc>
          <w:tcPr>
            <w:tcW w:w="603" w:type="dxa"/>
            <w:tcBorders>
              <w:top w:val="nil"/>
              <w:left w:val="nil"/>
              <w:bottom w:val="single" w:sz="4" w:space="0" w:color="auto"/>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
                <w:bCs/>
                <w:bdr w:val="none" w:sz="0" w:space="0" w:color="auto"/>
                <w:lang w:eastAsia="ko-KR"/>
              </w:rPr>
            </w:pPr>
            <w:r w:rsidRPr="00567CC7">
              <w:rPr>
                <w:rFonts w:eastAsia="Times New Roman"/>
                <w:b/>
                <w:bCs/>
                <w:bdr w:val="none" w:sz="0" w:space="0" w:color="auto"/>
                <w:lang w:eastAsia="ko-KR"/>
              </w:rPr>
              <w:t>Std</w:t>
            </w:r>
          </w:p>
        </w:tc>
        <w:tc>
          <w:tcPr>
            <w:tcW w:w="1171" w:type="dxa"/>
            <w:tcBorders>
              <w:top w:val="nil"/>
              <w:left w:val="nil"/>
              <w:bottom w:val="single" w:sz="4" w:space="0" w:color="auto"/>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
                <w:bCs/>
                <w:bdr w:val="none" w:sz="0" w:space="0" w:color="auto"/>
                <w:lang w:eastAsia="ko-KR"/>
              </w:rPr>
            </w:pPr>
            <w:r w:rsidRPr="00567CC7">
              <w:rPr>
                <w:rFonts w:eastAsia="Times New Roman"/>
                <w:b/>
                <w:bCs/>
                <w:bdr w:val="none" w:sz="0" w:space="0" w:color="auto"/>
                <w:lang w:eastAsia="ko-KR"/>
              </w:rPr>
              <w:t>Minimum</w:t>
            </w:r>
          </w:p>
        </w:tc>
        <w:tc>
          <w:tcPr>
            <w:tcW w:w="603" w:type="dxa"/>
            <w:tcBorders>
              <w:top w:val="nil"/>
              <w:left w:val="nil"/>
              <w:bottom w:val="single" w:sz="4" w:space="0" w:color="auto"/>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
                <w:bCs/>
                <w:bdr w:val="none" w:sz="0" w:space="0" w:color="auto"/>
                <w:lang w:eastAsia="ko-KR"/>
              </w:rPr>
            </w:pPr>
            <w:r w:rsidRPr="00567CC7">
              <w:rPr>
                <w:rFonts w:eastAsia="Times New Roman"/>
                <w:b/>
                <w:bCs/>
                <w:bdr w:val="none" w:sz="0" w:space="0" w:color="auto"/>
                <w:lang w:eastAsia="ko-KR"/>
              </w:rPr>
              <w:t>25th</w:t>
            </w:r>
          </w:p>
        </w:tc>
        <w:tc>
          <w:tcPr>
            <w:tcW w:w="903" w:type="dxa"/>
            <w:tcBorders>
              <w:top w:val="nil"/>
              <w:left w:val="nil"/>
              <w:bottom w:val="single" w:sz="4" w:space="0" w:color="auto"/>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
                <w:bCs/>
                <w:bdr w:val="none" w:sz="0" w:space="0" w:color="auto"/>
                <w:lang w:eastAsia="ko-KR"/>
              </w:rPr>
            </w:pPr>
            <w:r w:rsidRPr="00567CC7">
              <w:rPr>
                <w:rFonts w:eastAsia="Times New Roman"/>
                <w:b/>
                <w:bCs/>
                <w:bdr w:val="none" w:sz="0" w:space="0" w:color="auto"/>
                <w:lang w:eastAsia="ko-KR"/>
              </w:rPr>
              <w:t>Median</w:t>
            </w:r>
          </w:p>
        </w:tc>
        <w:tc>
          <w:tcPr>
            <w:tcW w:w="603" w:type="dxa"/>
            <w:tcBorders>
              <w:top w:val="nil"/>
              <w:left w:val="nil"/>
              <w:bottom w:val="single" w:sz="4" w:space="0" w:color="auto"/>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
                <w:bCs/>
                <w:bdr w:val="none" w:sz="0" w:space="0" w:color="auto"/>
                <w:lang w:eastAsia="ko-KR"/>
              </w:rPr>
            </w:pPr>
            <w:r w:rsidRPr="00567CC7">
              <w:rPr>
                <w:rFonts w:eastAsia="Times New Roman"/>
                <w:b/>
                <w:bCs/>
                <w:bdr w:val="none" w:sz="0" w:space="0" w:color="auto"/>
                <w:lang w:eastAsia="ko-KR"/>
              </w:rPr>
              <w:t>75th</w:t>
            </w:r>
          </w:p>
        </w:tc>
        <w:tc>
          <w:tcPr>
            <w:tcW w:w="1218" w:type="dxa"/>
            <w:tcBorders>
              <w:top w:val="nil"/>
              <w:left w:val="nil"/>
              <w:bottom w:val="single" w:sz="4" w:space="0" w:color="auto"/>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
                <w:bCs/>
                <w:bdr w:val="none" w:sz="0" w:space="0" w:color="auto"/>
                <w:lang w:eastAsia="ko-KR"/>
              </w:rPr>
            </w:pPr>
            <w:r w:rsidRPr="00567CC7">
              <w:rPr>
                <w:rFonts w:eastAsia="Times New Roman"/>
                <w:b/>
                <w:bCs/>
                <w:bdr w:val="none" w:sz="0" w:space="0" w:color="auto"/>
                <w:lang w:eastAsia="ko-KR"/>
              </w:rPr>
              <w:t>Maximum</w:t>
            </w:r>
          </w:p>
        </w:tc>
      </w:tr>
      <w:tr w:rsidR="001D43E5" w:rsidRPr="00567CC7" w:rsidTr="009C3994">
        <w:trPr>
          <w:trHeight w:val="312"/>
        </w:trPr>
        <w:tc>
          <w:tcPr>
            <w:tcW w:w="1160" w:type="dxa"/>
            <w:tcBorders>
              <w:top w:val="nil"/>
              <w:left w:val="nil"/>
              <w:bottom w:val="nil"/>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C/C</w:t>
            </w:r>
          </w:p>
        </w:tc>
        <w:tc>
          <w:tcPr>
            <w:tcW w:w="820" w:type="dxa"/>
            <w:tcBorders>
              <w:top w:val="nil"/>
              <w:left w:val="nil"/>
              <w:bottom w:val="nil"/>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6260</w:t>
            </w:r>
          </w:p>
        </w:tc>
        <w:tc>
          <w:tcPr>
            <w:tcW w:w="1099" w:type="dxa"/>
            <w:tcBorders>
              <w:top w:val="nil"/>
              <w:left w:val="nil"/>
              <w:bottom w:val="nil"/>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3633.920</w:t>
            </w:r>
          </w:p>
        </w:tc>
        <w:tc>
          <w:tcPr>
            <w:tcW w:w="603" w:type="dxa"/>
            <w:tcBorders>
              <w:top w:val="nil"/>
              <w:left w:val="nil"/>
              <w:bottom w:val="nil"/>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1164</w:t>
            </w:r>
          </w:p>
        </w:tc>
        <w:tc>
          <w:tcPr>
            <w:tcW w:w="1171" w:type="dxa"/>
            <w:tcBorders>
              <w:top w:val="nil"/>
              <w:left w:val="nil"/>
              <w:bottom w:val="nil"/>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269</w:t>
            </w:r>
          </w:p>
        </w:tc>
        <w:tc>
          <w:tcPr>
            <w:tcW w:w="603" w:type="dxa"/>
            <w:tcBorders>
              <w:top w:val="nil"/>
              <w:left w:val="nil"/>
              <w:bottom w:val="nil"/>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2810</w:t>
            </w:r>
          </w:p>
        </w:tc>
        <w:tc>
          <w:tcPr>
            <w:tcW w:w="903" w:type="dxa"/>
            <w:tcBorders>
              <w:top w:val="nil"/>
              <w:left w:val="nil"/>
              <w:bottom w:val="nil"/>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3500</w:t>
            </w:r>
          </w:p>
        </w:tc>
        <w:tc>
          <w:tcPr>
            <w:tcW w:w="603" w:type="dxa"/>
            <w:tcBorders>
              <w:top w:val="nil"/>
              <w:left w:val="nil"/>
              <w:bottom w:val="nil"/>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4310</w:t>
            </w:r>
          </w:p>
        </w:tc>
        <w:tc>
          <w:tcPr>
            <w:tcW w:w="1218" w:type="dxa"/>
            <w:tcBorders>
              <w:top w:val="nil"/>
              <w:left w:val="nil"/>
              <w:bottom w:val="nil"/>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12600</w:t>
            </w:r>
          </w:p>
        </w:tc>
      </w:tr>
      <w:tr w:rsidR="001D43E5" w:rsidRPr="00567CC7" w:rsidTr="009C3994">
        <w:trPr>
          <w:trHeight w:val="312"/>
        </w:trPr>
        <w:tc>
          <w:tcPr>
            <w:tcW w:w="1160" w:type="dxa"/>
            <w:tcBorders>
              <w:top w:val="single" w:sz="4" w:space="0" w:color="auto"/>
              <w:left w:val="nil"/>
              <w:bottom w:val="single" w:sz="4" w:space="0" w:color="auto"/>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C/T</w:t>
            </w:r>
          </w:p>
        </w:tc>
        <w:tc>
          <w:tcPr>
            <w:tcW w:w="820" w:type="dxa"/>
            <w:tcBorders>
              <w:top w:val="single" w:sz="4" w:space="0" w:color="auto"/>
              <w:left w:val="nil"/>
              <w:bottom w:val="single" w:sz="4" w:space="0" w:color="auto"/>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558</w:t>
            </w:r>
          </w:p>
        </w:tc>
        <w:tc>
          <w:tcPr>
            <w:tcW w:w="1099" w:type="dxa"/>
            <w:tcBorders>
              <w:top w:val="single" w:sz="4" w:space="0" w:color="auto"/>
              <w:left w:val="nil"/>
              <w:bottom w:val="single" w:sz="4" w:space="0" w:color="auto"/>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2895.400</w:t>
            </w:r>
          </w:p>
        </w:tc>
        <w:tc>
          <w:tcPr>
            <w:tcW w:w="603" w:type="dxa"/>
            <w:tcBorders>
              <w:top w:val="single" w:sz="4" w:space="0" w:color="auto"/>
              <w:left w:val="nil"/>
              <w:bottom w:val="single" w:sz="4" w:space="0" w:color="auto"/>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948</w:t>
            </w:r>
          </w:p>
        </w:tc>
        <w:tc>
          <w:tcPr>
            <w:tcW w:w="1171" w:type="dxa"/>
            <w:tcBorders>
              <w:top w:val="single" w:sz="4" w:space="0" w:color="auto"/>
              <w:left w:val="nil"/>
              <w:bottom w:val="single" w:sz="4" w:space="0" w:color="auto"/>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615</w:t>
            </w:r>
          </w:p>
        </w:tc>
        <w:tc>
          <w:tcPr>
            <w:tcW w:w="603" w:type="dxa"/>
            <w:tcBorders>
              <w:top w:val="single" w:sz="4" w:space="0" w:color="auto"/>
              <w:left w:val="nil"/>
              <w:bottom w:val="single" w:sz="4" w:space="0" w:color="auto"/>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2230</w:t>
            </w:r>
          </w:p>
        </w:tc>
        <w:tc>
          <w:tcPr>
            <w:tcW w:w="903" w:type="dxa"/>
            <w:tcBorders>
              <w:top w:val="single" w:sz="4" w:space="0" w:color="auto"/>
              <w:left w:val="nil"/>
              <w:bottom w:val="single" w:sz="4" w:space="0" w:color="auto"/>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2810</w:t>
            </w:r>
          </w:p>
        </w:tc>
        <w:tc>
          <w:tcPr>
            <w:tcW w:w="603" w:type="dxa"/>
            <w:tcBorders>
              <w:top w:val="single" w:sz="4" w:space="0" w:color="auto"/>
              <w:left w:val="nil"/>
              <w:bottom w:val="single" w:sz="4" w:space="0" w:color="auto"/>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3390</w:t>
            </w:r>
          </w:p>
        </w:tc>
        <w:tc>
          <w:tcPr>
            <w:tcW w:w="1218" w:type="dxa"/>
            <w:tcBorders>
              <w:top w:val="single" w:sz="4" w:space="0" w:color="auto"/>
              <w:left w:val="nil"/>
              <w:bottom w:val="single" w:sz="4" w:space="0" w:color="auto"/>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6380</w:t>
            </w:r>
          </w:p>
        </w:tc>
      </w:tr>
      <w:tr w:rsidR="001D43E5" w:rsidRPr="00567CC7" w:rsidTr="009C3994">
        <w:trPr>
          <w:trHeight w:val="312"/>
        </w:trPr>
        <w:tc>
          <w:tcPr>
            <w:tcW w:w="1160" w:type="dxa"/>
            <w:tcBorders>
              <w:top w:val="nil"/>
              <w:left w:val="nil"/>
              <w:bottom w:val="nil"/>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T/T</w:t>
            </w:r>
          </w:p>
        </w:tc>
        <w:tc>
          <w:tcPr>
            <w:tcW w:w="820" w:type="dxa"/>
            <w:tcBorders>
              <w:top w:val="nil"/>
              <w:left w:val="nil"/>
              <w:bottom w:val="nil"/>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13</w:t>
            </w:r>
          </w:p>
        </w:tc>
        <w:tc>
          <w:tcPr>
            <w:tcW w:w="1099" w:type="dxa"/>
            <w:tcBorders>
              <w:top w:val="nil"/>
              <w:left w:val="nil"/>
              <w:bottom w:val="nil"/>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1661.540</w:t>
            </w:r>
          </w:p>
        </w:tc>
        <w:tc>
          <w:tcPr>
            <w:tcW w:w="603" w:type="dxa"/>
            <w:tcBorders>
              <w:top w:val="nil"/>
              <w:left w:val="nil"/>
              <w:bottom w:val="nil"/>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432</w:t>
            </w:r>
          </w:p>
        </w:tc>
        <w:tc>
          <w:tcPr>
            <w:tcW w:w="1171" w:type="dxa"/>
            <w:tcBorders>
              <w:top w:val="nil"/>
              <w:left w:val="nil"/>
              <w:bottom w:val="nil"/>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850</w:t>
            </w:r>
          </w:p>
        </w:tc>
        <w:tc>
          <w:tcPr>
            <w:tcW w:w="603" w:type="dxa"/>
            <w:tcBorders>
              <w:top w:val="nil"/>
              <w:left w:val="nil"/>
              <w:bottom w:val="nil"/>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1450</w:t>
            </w:r>
          </w:p>
        </w:tc>
        <w:tc>
          <w:tcPr>
            <w:tcW w:w="903" w:type="dxa"/>
            <w:tcBorders>
              <w:top w:val="nil"/>
              <w:left w:val="nil"/>
              <w:bottom w:val="nil"/>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1610</w:t>
            </w:r>
          </w:p>
        </w:tc>
        <w:tc>
          <w:tcPr>
            <w:tcW w:w="603" w:type="dxa"/>
            <w:tcBorders>
              <w:top w:val="nil"/>
              <w:left w:val="nil"/>
              <w:bottom w:val="nil"/>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2000</w:t>
            </w:r>
          </w:p>
        </w:tc>
        <w:tc>
          <w:tcPr>
            <w:tcW w:w="1218" w:type="dxa"/>
            <w:tcBorders>
              <w:top w:val="nil"/>
              <w:left w:val="nil"/>
              <w:bottom w:val="nil"/>
              <w:right w:val="nil"/>
            </w:tcBorders>
            <w:shd w:val="clear" w:color="auto" w:fill="auto"/>
            <w:noWrap/>
            <w:vAlign w:val="bottom"/>
            <w:hideMark/>
          </w:tcPr>
          <w:p w:rsidR="001D43E5" w:rsidRPr="00567CC7" w:rsidRDefault="001D43E5" w:rsidP="009C399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dr w:val="none" w:sz="0" w:space="0" w:color="auto"/>
                <w:lang w:eastAsia="ko-KR"/>
              </w:rPr>
            </w:pPr>
            <w:r w:rsidRPr="00567CC7">
              <w:rPr>
                <w:rFonts w:eastAsia="Times New Roman"/>
                <w:bdr w:val="none" w:sz="0" w:space="0" w:color="auto"/>
                <w:lang w:eastAsia="ko-KR"/>
              </w:rPr>
              <w:t>2470</w:t>
            </w:r>
          </w:p>
        </w:tc>
      </w:tr>
    </w:tbl>
    <w:p w:rsidR="001D43E5" w:rsidRPr="00567CC7" w:rsidRDefault="001D43E5" w:rsidP="001D43E5"/>
    <w:p w:rsidR="001D43E5" w:rsidRPr="00567CC7" w:rsidRDefault="001D43E5" w:rsidP="00213309"/>
    <w:p w:rsidR="001D43E5" w:rsidRPr="00567CC7" w:rsidRDefault="001D43E5" w:rsidP="00213309">
      <w:r w:rsidRPr="00567CC7">
        <w:t>A distribution of plasma sRAGE level by the genotype of rs2070600 was generated. There were a total of 6,831 FHS participants with information on rs2070600 genotype from the 1000G imputation and plasma protein measurements. Among these 6,831 FHS participants, a total of 558 individuals carried one minor T allele, 13 were homozygotes of the T allele, and 6,260 carried the major (C) allele.</w:t>
      </w:r>
    </w:p>
    <w:p w:rsidR="001D43E5" w:rsidRPr="00567CC7" w:rsidRDefault="001D43E5"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bCs/>
        </w:rPr>
      </w:pPr>
    </w:p>
    <w:p w:rsidR="001D43E5" w:rsidRPr="00567CC7" w:rsidRDefault="001D43E5"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bCs/>
        </w:rPr>
      </w:pPr>
      <w:r w:rsidRPr="00567CC7">
        <w:rPr>
          <w:b/>
          <w:bCs/>
        </w:rPr>
        <w:br w:type="page"/>
      </w:r>
    </w:p>
    <w:p w:rsidR="001D43E5" w:rsidRPr="00567CC7" w:rsidRDefault="001D43E5"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bCs/>
        </w:rPr>
      </w:pPr>
      <w:r w:rsidRPr="00567CC7">
        <w:rPr>
          <w:b/>
          <w:bCs/>
          <w:noProof/>
        </w:rPr>
        <w:lastRenderedPageBreak/>
        <w:drawing>
          <wp:anchor distT="0" distB="0" distL="114300" distR="114300" simplePos="0" relativeHeight="251659264" behindDoc="0" locked="0" layoutInCell="1" allowOverlap="1" wp14:anchorId="5F2C37BC" wp14:editId="3E630FE6">
            <wp:simplePos x="0" y="0"/>
            <wp:positionH relativeFrom="margin">
              <wp:align>center</wp:align>
            </wp:positionH>
            <wp:positionV relativeFrom="paragraph">
              <wp:posOffset>293370</wp:posOffset>
            </wp:positionV>
            <wp:extent cx="6704330" cy="3124200"/>
            <wp:effectExtent l="0" t="0" r="127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704330" cy="3124200"/>
                    </a:xfrm>
                    <a:prstGeom prst="rect">
                      <a:avLst/>
                    </a:prstGeom>
                    <a:noFill/>
                  </pic:spPr>
                </pic:pic>
              </a:graphicData>
            </a:graphic>
            <wp14:sizeRelH relativeFrom="margin">
              <wp14:pctWidth>0</wp14:pctWidth>
            </wp14:sizeRelH>
            <wp14:sizeRelV relativeFrom="margin">
              <wp14:pctHeight>0</wp14:pctHeight>
            </wp14:sizeRelV>
          </wp:anchor>
        </w:drawing>
      </w:r>
      <w:r w:rsidRPr="00567CC7" w:rsidDel="0099655E">
        <w:rPr>
          <w:b/>
          <w:bCs/>
        </w:rPr>
        <w:t xml:space="preserve"> </w:t>
      </w:r>
    </w:p>
    <w:p w:rsidR="001D43E5" w:rsidRPr="00567CC7" w:rsidRDefault="001D43E5"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center"/>
        <w:rPr>
          <w:b/>
          <w:bCs/>
        </w:rPr>
      </w:pPr>
    </w:p>
    <w:p w:rsidR="00B5693F" w:rsidRDefault="00B5693F" w:rsidP="00B5693F">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r w:rsidRPr="00567CC7">
        <w:rPr>
          <w:b/>
          <w:bCs/>
        </w:rPr>
        <w:t>Figure S2. Sensitivity Analysis of sRAGE in Relation to Rheumatoid Arthritis</w:t>
      </w:r>
      <w:r w:rsidRPr="00567CC7">
        <w:t xml:space="preserve"> </w:t>
      </w:r>
    </w:p>
    <w:p w:rsidR="001D43E5" w:rsidRPr="00567CC7" w:rsidRDefault="001D43E5" w:rsidP="00B5693F">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r w:rsidRPr="00567CC7">
        <w:t xml:space="preserve">Panel (a): Forest plot depicting the causal effect calculated for individual sRAGE pQTL variants on RA. 2 </w:t>
      </w:r>
      <w:r w:rsidRPr="00567CC7">
        <w:rPr>
          <w:i/>
          <w:iCs/>
        </w:rPr>
        <w:t>cis-</w:t>
      </w:r>
      <w:r w:rsidRPr="00567CC7">
        <w:t>pQTLs were available for the MR analysis. The inverse</w:t>
      </w:r>
      <w:r w:rsidR="00934CC9">
        <w:t>-</w:t>
      </w:r>
      <w:r w:rsidRPr="00567CC7">
        <w:t>variance weighted average effect of the SNPs were highly influenced by rs2070600 compared to rs9266529. Panel (b): Scatter plot relating the SNP-sRAGE and SNP-RA effect sizes. Consistent with the observation in the forest plot, the scatter plot indicates that rs2070600 is the driver of the causality between sRAGE and RA. While rs2070600 is negatively associated with sRAGE and positively associated with RA, the scatter plot does not seem to reflect that as the plot</w:t>
      </w:r>
      <w:r w:rsidR="00EB5F13">
        <w:t>ting</w:t>
      </w:r>
      <w:r w:rsidRPr="00567CC7">
        <w:t xml:space="preserve"> algorithm makes the effect sizes of all data points positive.</w:t>
      </w:r>
    </w:p>
    <w:p w:rsidR="001D43E5" w:rsidRPr="00567CC7" w:rsidRDefault="001D43E5"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center"/>
        <w:rPr>
          <w:noProof/>
        </w:rPr>
      </w:pPr>
    </w:p>
    <w:p w:rsidR="001D43E5" w:rsidRPr="00567CC7" w:rsidRDefault="001D43E5"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bCs/>
        </w:rPr>
      </w:pPr>
      <w:r w:rsidRPr="00567CC7">
        <w:rPr>
          <w:b/>
          <w:bCs/>
        </w:rPr>
        <w:br w:type="page"/>
      </w:r>
    </w:p>
    <w:p w:rsidR="001D43E5" w:rsidRPr="00567CC7" w:rsidRDefault="001D43E5" w:rsidP="001D43E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center"/>
      </w:pPr>
      <w:r w:rsidRPr="00567CC7">
        <w:rPr>
          <w:noProof/>
        </w:rPr>
        <w:lastRenderedPageBreak/>
        <w:drawing>
          <wp:anchor distT="0" distB="0" distL="114300" distR="114300" simplePos="0" relativeHeight="251660288" behindDoc="0" locked="0" layoutInCell="1" allowOverlap="1" wp14:anchorId="7965B3E8" wp14:editId="4DB3C4D0">
            <wp:simplePos x="0" y="0"/>
            <wp:positionH relativeFrom="column">
              <wp:posOffset>0</wp:posOffset>
            </wp:positionH>
            <wp:positionV relativeFrom="paragraph">
              <wp:posOffset>-2963</wp:posOffset>
            </wp:positionV>
            <wp:extent cx="6090285" cy="5663565"/>
            <wp:effectExtent l="0" t="0" r="571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090285" cy="5663565"/>
                    </a:xfrm>
                    <a:prstGeom prst="rect">
                      <a:avLst/>
                    </a:prstGeom>
                    <a:noFill/>
                  </pic:spPr>
                </pic:pic>
              </a:graphicData>
            </a:graphic>
          </wp:anchor>
        </w:drawing>
      </w:r>
    </w:p>
    <w:p w:rsidR="00B5693F" w:rsidRPr="00567CC7" w:rsidRDefault="00B5693F" w:rsidP="00B5693F">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bCs/>
        </w:rPr>
      </w:pPr>
      <w:r w:rsidRPr="00567CC7">
        <w:rPr>
          <w:b/>
          <w:bCs/>
        </w:rPr>
        <w:t>Figure S3. Sensitivity Analysis of sRAGE in Relation to Rheumatoid Factor Levels</w:t>
      </w:r>
    </w:p>
    <w:p w:rsidR="001D43E5" w:rsidRPr="00991FEF" w:rsidRDefault="001D43E5" w:rsidP="00B5693F">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r w:rsidRPr="00567CC7">
        <w:t xml:space="preserve">Panel (a): Forest plot depicting the causal effect calculated for individual sRAGE pQTL variants on serum RF levels. For this analysis, three SNPs were available. Similar to MR of our primary MR, rs2070600 had the narrowest confidence interval and contributed the most to the inverse variance weighted average effect of sRAGE on the outcome. Panel (b): Leave-one-out analysis showed that leaving rs2070600 out affected the confidence interval of the effect size to a greater extent than other SNPs. Leave-one-out analysis was not available for the primary MR sensitivity analyses as there were only 2 SNPs available for analysis. Panel (c): Scatter plot also showed a trend similar to the primary MR, where rs2070600 was the driver of the causal relation between sRAGE and RF. The directionality of effect is consistent with the primary RA MR.  Both inverse variance weighted and MR Egger tests are shown since the number of SNPs </w:t>
      </w:r>
      <w:r w:rsidR="00B4763B">
        <w:t>was</w:t>
      </w:r>
      <w:bookmarkStart w:id="0" w:name="_GoBack"/>
      <w:bookmarkEnd w:id="0"/>
      <w:r w:rsidRPr="00567CC7">
        <w:t xml:space="preserve"> greater than 2, </w:t>
      </w:r>
      <w:r w:rsidRPr="00567CC7">
        <w:lastRenderedPageBreak/>
        <w:t>unlike for MR of RA. The two lines are nearly identical, indicating that there is no horizontal pleiotropy as MR Egger is a sensitivity analysis that relaxes an adjustment for potential pleiotropy.</w:t>
      </w:r>
      <w:r w:rsidRPr="00991FEF">
        <w:t xml:space="preserve"> </w:t>
      </w:r>
    </w:p>
    <w:p w:rsidR="001D43E5" w:rsidRPr="00991FEF" w:rsidRDefault="001D43E5" w:rsidP="00B5693F">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p>
    <w:p w:rsidR="00177918" w:rsidRDefault="00177918" w:rsidP="00B5693F"/>
    <w:sectPr w:rsidR="001779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43E5"/>
    <w:rsid w:val="00177918"/>
    <w:rsid w:val="001D43E5"/>
    <w:rsid w:val="00213309"/>
    <w:rsid w:val="00471307"/>
    <w:rsid w:val="00742152"/>
    <w:rsid w:val="00934CC9"/>
    <w:rsid w:val="00B04A55"/>
    <w:rsid w:val="00B4763B"/>
    <w:rsid w:val="00B5693F"/>
    <w:rsid w:val="00CB5B70"/>
    <w:rsid w:val="00CC6453"/>
    <w:rsid w:val="00E74DF5"/>
    <w:rsid w:val="00EB5F1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DA38A"/>
  <w15:chartTrackingRefBased/>
  <w15:docId w15:val="{4FF0DAF7-154D-47D1-AF25-EBAA45476A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43E5"/>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1D43E5"/>
    <w:rPr>
      <w:sz w:val="20"/>
      <w:szCs w:val="20"/>
    </w:rPr>
  </w:style>
  <w:style w:type="character" w:customStyle="1" w:styleId="CommentTextChar">
    <w:name w:val="Comment Text Char"/>
    <w:basedOn w:val="DefaultParagraphFont"/>
    <w:link w:val="CommentText"/>
    <w:uiPriority w:val="99"/>
    <w:semiHidden/>
    <w:rsid w:val="001D43E5"/>
    <w:rPr>
      <w:rFonts w:ascii="Times New Roman" w:eastAsia="Arial Unicode MS" w:hAnsi="Times New Roman" w:cs="Times New Roman"/>
      <w:sz w:val="20"/>
      <w:szCs w:val="20"/>
      <w:bdr w:val="nil"/>
      <w:lang w:eastAsia="en-US"/>
    </w:rPr>
  </w:style>
  <w:style w:type="table" w:styleId="PlainTable2">
    <w:name w:val="Plain Table 2"/>
    <w:basedOn w:val="TableNormal"/>
    <w:uiPriority w:val="42"/>
    <w:rsid w:val="001D43E5"/>
    <w:pPr>
      <w:spacing w:after="0" w:line="240" w:lineRule="auto"/>
    </w:pPr>
    <w:rPr>
      <w:rFonts w:eastAsia="SimSun"/>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B5693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693F"/>
    <w:rPr>
      <w:rFonts w:ascii="Segoe UI" w:eastAsia="Arial Unicode MS" w:hAnsi="Segoe UI" w:cs="Segoe UI"/>
      <w:sz w:val="18"/>
      <w:szCs w:val="18"/>
      <w:bdr w:val="nil"/>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emf"/><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9</Pages>
  <Words>1479</Words>
  <Characters>8420</Characters>
  <Application>Microsoft Office Word</Application>
  <DocSecurity>0</DocSecurity>
  <Lines>191</Lines>
  <Paragraphs>81</Paragraphs>
  <ScaleCrop>false</ScaleCrop>
  <Company/>
  <LinksUpToDate>false</LinksUpToDate>
  <CharactersWithSpaces>9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Gha Young (NIH/NHLBI) [F]</dc:creator>
  <cp:keywords/>
  <dc:description/>
  <cp:lastModifiedBy>Lee, Gha Young (NIH/NHLBI) [F]</cp:lastModifiedBy>
  <cp:revision>16</cp:revision>
  <dcterms:created xsi:type="dcterms:W3CDTF">2020-06-25T02:35:00Z</dcterms:created>
  <dcterms:modified xsi:type="dcterms:W3CDTF">2020-07-01T21:27:00Z</dcterms:modified>
</cp:coreProperties>
</file>